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5B396750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Rising violence </w:t>
      </w:r>
      <w:r w:rsidR="00C9251B">
        <w:rPr>
          <w:rFonts w:ascii="Courier New" w:hAnsi="Courier New" w:cs="Courier New"/>
          <w:b/>
          <w:sz w:val="24"/>
          <w:szCs w:val="24"/>
          <w:lang w:val="en-US"/>
        </w:rPr>
        <w:t>against women in Mexico, 2005-17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</w:t>
      </w:r>
      <w:r w:rsidR="00D27B2E">
        <w:rPr>
          <w:rFonts w:ascii="Courier New" w:hAnsi="Courier New" w:cs="Courier New"/>
          <w:b/>
          <w:sz w:val="24"/>
          <w:szCs w:val="24"/>
          <w:lang w:val="en-US"/>
        </w:rPr>
        <w:t>for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Health Affairs]</w:t>
      </w:r>
    </w:p>
    <w:p w14:paraId="7CEE2DA5" w14:textId="030EDE8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:</w:t>
      </w:r>
    </w:p>
    <w:p w14:paraId="585A1A8F" w14:textId="6D5B75CD" w:rsidR="00257D18" w:rsidRPr="004D0039" w:rsidRDefault="002B0051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rci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a Pescador-Jimé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Pr="002B005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Post-doctoral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search </w:t>
      </w:r>
      <w:r w:rsidRPr="00EB3A35">
        <w:rPr>
          <w:rFonts w:ascii="Courier New" w:hAnsi="Courier New" w:cs="Courier New"/>
          <w:sz w:val="24"/>
          <w:szCs w:val="24"/>
          <w:lang w:val="en-US"/>
        </w:rPr>
        <w:t>Fellow</w:t>
      </w:r>
      <w:r>
        <w:rPr>
          <w:rFonts w:ascii="Courier New" w:hAnsi="Courier New" w:cs="Courier New"/>
          <w:sz w:val="24"/>
          <w:szCs w:val="24"/>
          <w:lang w:val="en-US"/>
        </w:rPr>
        <w:t xml:space="preserve"> at</w:t>
      </w:r>
      <w:r w:rsidRPr="00EB3A35">
        <w:rPr>
          <w:rFonts w:ascii="Courier New" w:hAnsi="Courier New" w:cs="Courier New"/>
          <w:sz w:val="24"/>
          <w:szCs w:val="24"/>
          <w:lang w:val="en-US"/>
        </w:rPr>
        <w:t xml:space="preserve"> Harvard T.H. Chan School of Public Health.</w:t>
      </w:r>
    </w:p>
    <w:p w14:paraId="13B9D776" w14:textId="134F969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="008B45EA">
        <w:rPr>
          <w:rFonts w:ascii="Courier New" w:hAnsi="Courier New" w:cs="Courier New"/>
          <w:sz w:val="24"/>
          <w:szCs w:val="24"/>
          <w:lang w:val="en-US"/>
        </w:rPr>
        <w:t xml:space="preserve"> Professor at Centro de </w:t>
      </w:r>
      <w:proofErr w:type="spellStart"/>
      <w:r w:rsidR="008B45EA">
        <w:rPr>
          <w:rFonts w:ascii="Courier New" w:hAnsi="Courier New" w:cs="Courier New"/>
          <w:sz w:val="24"/>
          <w:szCs w:val="24"/>
          <w:lang w:val="en-US"/>
        </w:rPr>
        <w:t>Investigación</w:t>
      </w:r>
      <w:proofErr w:type="spellEnd"/>
      <w:r w:rsidR="008B45EA">
        <w:rPr>
          <w:rFonts w:ascii="Courier New" w:hAnsi="Courier New" w:cs="Courier New"/>
          <w:sz w:val="24"/>
          <w:szCs w:val="24"/>
          <w:lang w:val="en-US"/>
        </w:rPr>
        <w:t xml:space="preserve"> y </w:t>
      </w:r>
      <w:proofErr w:type="spellStart"/>
      <w:r w:rsidR="008B45EA">
        <w:rPr>
          <w:rFonts w:ascii="Courier New" w:hAnsi="Courier New" w:cs="Courier New"/>
          <w:sz w:val="24"/>
          <w:szCs w:val="24"/>
          <w:lang w:val="en-US"/>
        </w:rPr>
        <w:t>Docencia</w:t>
      </w:r>
      <w:proofErr w:type="spellEnd"/>
      <w:r w:rsidR="008B45EA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="008B45EA">
        <w:rPr>
          <w:rFonts w:ascii="Courier New" w:hAnsi="Courier New" w:cs="Courier New"/>
          <w:sz w:val="24"/>
          <w:szCs w:val="24"/>
          <w:lang w:val="en-US"/>
        </w:rPr>
        <w:t>Económicas</w:t>
      </w:r>
      <w:proofErr w:type="spellEnd"/>
      <w:r w:rsidR="008B45EA"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5B8B98D7" w14:textId="155A997D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María Vignau-Loria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="008B45EA">
        <w:rPr>
          <w:rFonts w:ascii="Courier New" w:hAnsi="Courier New" w:cs="Courier New"/>
          <w:sz w:val="24"/>
          <w:szCs w:val="24"/>
          <w:lang w:val="en-US"/>
        </w:rPr>
        <w:t xml:space="preserve"> Doctoral fellow at University of Washington.</w:t>
      </w:r>
    </w:p>
    <w:p w14:paraId="15735B2E" w14:textId="37C5E01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="008B45EA">
        <w:rPr>
          <w:rFonts w:ascii="Courier New" w:hAnsi="Courier New" w:cs="Courier New"/>
          <w:sz w:val="24"/>
          <w:szCs w:val="24"/>
          <w:lang w:val="en-US"/>
        </w:rPr>
        <w:t xml:space="preserve"> Research scientist at Max Planck Institute for Demographic Research.</w:t>
      </w:r>
    </w:p>
    <w:p w14:paraId="057DBCD8" w14:textId="643649E1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 Associate professor at the Department of Demography at the Australian National University.</w:t>
      </w:r>
    </w:p>
    <w:p w14:paraId="47888467" w14:textId="0B871A13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José Manuel Aburto</w:t>
      </w:r>
      <w:r w:rsidR="00332308">
        <w:rPr>
          <w:rFonts w:ascii="Courier New" w:hAnsi="Courier New" w:cs="Courier New"/>
          <w:sz w:val="24"/>
          <w:szCs w:val="24"/>
          <w:lang w:val="en-US"/>
        </w:rPr>
        <w:t>*</w:t>
      </w:r>
      <w:r>
        <w:rPr>
          <w:rFonts w:ascii="Courier New" w:hAnsi="Courier New" w:cs="Courier New"/>
          <w:sz w:val="24"/>
          <w:szCs w:val="24"/>
          <w:lang w:val="en-US"/>
        </w:rPr>
        <w:t xml:space="preserve">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</w:t>
      </w:r>
      <w:proofErr w:type="spellStart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Pop</w:t>
      </w:r>
      <w:proofErr w:type="spellEnd"/>
      <w:r w:rsidR="00257D18" w:rsidRPr="004D0039">
        <w:rPr>
          <w:rFonts w:ascii="Courier New" w:hAnsi="Courier New" w:cs="Courier New"/>
          <w:sz w:val="24"/>
          <w:szCs w:val="24"/>
          <w:lang w:val="en-US"/>
        </w:rPr>
        <w:t>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Winsløws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proofErr w:type="spellStart"/>
      <w:r w:rsidRPr="004D0039">
        <w:rPr>
          <w:rFonts w:ascii="Courier New" w:hAnsi="Courier New" w:cs="Courier New"/>
          <w:sz w:val="24"/>
          <w:szCs w:val="24"/>
          <w:lang w:val="en-US"/>
        </w:rPr>
        <w:t>Vej</w:t>
      </w:r>
      <w:proofErr w:type="spellEnd"/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816D96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4969C6E1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 xml:space="preserve">: Rising violence against women </w:t>
      </w:r>
      <w:r w:rsidR="00C9251B">
        <w:rPr>
          <w:rFonts w:ascii="Courier New" w:hAnsi="Courier New" w:cs="Courier New"/>
          <w:sz w:val="24"/>
          <w:szCs w:val="24"/>
          <w:lang w:val="en-US"/>
        </w:rPr>
        <w:t>in Mexico, 2005-17</w:t>
      </w:r>
      <w:r w:rsidR="00C25BAC"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26AF71A8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450]</w:t>
      </w:r>
    </w:p>
    <w:p w14:paraId="54D93B67" w14:textId="775F0AC3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>Instead in some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homicide rates increased to disproportioned high levels </w:t>
      </w:r>
      <w:r w:rsidR="006E5E11">
        <w:rPr>
          <w:rFonts w:ascii="Courier New" w:hAnsi="Courier New" w:cs="Courier New"/>
          <w:sz w:val="24"/>
          <w:szCs w:val="24"/>
          <w:lang w:val="en-US"/>
        </w:rPr>
        <w:t>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In Mexico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F3300E">
        <w:rPr>
          <w:rFonts w:ascii="Courier New" w:hAnsi="Courier New" w:cs="Courier New"/>
          <w:sz w:val="24"/>
          <w:szCs w:val="24"/>
          <w:lang w:val="en-US"/>
        </w:rPr>
        <w:t xml:space="preserve">more than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2B0051">
        <w:rPr>
          <w:rFonts w:ascii="Courier New" w:hAnsi="Courier New" w:cs="Courier New"/>
          <w:sz w:val="24"/>
          <w:szCs w:val="24"/>
          <w:lang w:val="en-US"/>
        </w:rPr>
        <w:t>Lit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tle attention has been paid </w:t>
      </w:r>
      <w:r w:rsidR="002B0051">
        <w:rPr>
          <w:rFonts w:ascii="Courier New" w:hAnsi="Courier New" w:cs="Courier New"/>
          <w:sz w:val="24"/>
          <w:szCs w:val="24"/>
          <w:lang w:val="en-US"/>
        </w:rPr>
        <w:t>to the public health impact on women.</w:t>
      </w:r>
    </w:p>
    <w:p w14:paraId="774E2DE1" w14:textId="2C10E27B" w:rsidR="000C63FA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O</w:t>
      </w:r>
      <w:r w:rsidR="00A92A21">
        <w:rPr>
          <w:rFonts w:ascii="Courier New" w:hAnsi="Courier New" w:cs="Courier New"/>
          <w:sz w:val="24"/>
          <w:szCs w:val="24"/>
          <w:lang w:val="en-US"/>
        </w:rPr>
        <w:t>ver 31 thousand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female</w:t>
      </w:r>
      <w:r>
        <w:rPr>
          <w:rFonts w:ascii="Courier New" w:hAnsi="Courier New" w:cs="Courier New"/>
          <w:sz w:val="24"/>
          <w:szCs w:val="24"/>
          <w:lang w:val="en-US"/>
        </w:rPr>
        <w:t>s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 xml:space="preserve">have been </w:t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 w:rsidR="009C14E3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 w:rsidR="009C14E3"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>are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the ultimate form of violence, bu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they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</w:t>
      </w:r>
      <w:r>
        <w:rPr>
          <w:rFonts w:ascii="Courier New" w:hAnsi="Courier New" w:cs="Courier New"/>
          <w:sz w:val="24"/>
          <w:szCs w:val="24"/>
          <w:lang w:val="en-US"/>
        </w:rPr>
        <w:t xml:space="preserve">represen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a piece </w:t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9C14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AE7B96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AE7B96">
        <w:rPr>
          <w:rFonts w:ascii="Courier New" w:hAnsi="Courier New" w:cs="Courier New"/>
          <w:sz w:val="24"/>
          <w:szCs w:val="24"/>
          <w:lang w:val="en-US"/>
        </w:rPr>
      </w:r>
      <w:r w:rsidR="00AE7B9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AE7B96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AE7B96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E7B96">
        <w:rPr>
          <w:rFonts w:ascii="Courier New" w:hAnsi="Courier New" w:cs="Courier New"/>
          <w:sz w:val="24"/>
          <w:szCs w:val="24"/>
          <w:lang w:val="en-US"/>
        </w:rPr>
        <w:t xml:space="preserve">This is important because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 rise in violence related to specific policies trying to mitigate drug cartels operations</w:t>
      </w:r>
      <w:r w:rsidR="002B0BA1">
        <w:rPr>
          <w:rFonts w:ascii="Courier New" w:hAnsi="Courier New" w:cs="Courier New"/>
          <w:sz w:val="24"/>
          <w:szCs w:val="24"/>
          <w:lang w:val="en-US"/>
        </w:rPr>
        <w:t xml:space="preserve"> with </w:t>
      </w:r>
      <w:r w:rsidR="002B0BA1" w:rsidRPr="002B0BA1">
        <w:rPr>
          <w:rFonts w:ascii="Courier New" w:hAnsi="Courier New" w:cs="Courier New"/>
          <w:sz w:val="24"/>
          <w:szCs w:val="24"/>
          <w:lang w:val="en-US"/>
        </w:rPr>
        <w:t>unprecedented consequences in the last ten years on population health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1LTE4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AE7B96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E1LTE4KTwvRGlzcGxheVRleHQ+PHJlY29y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</w:fldData>
        </w:fldChar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AE7B96">
        <w:rPr>
          <w:rFonts w:ascii="Courier New" w:hAnsi="Courier New" w:cs="Courier New"/>
          <w:sz w:val="24"/>
          <w:szCs w:val="24"/>
          <w:lang w:val="en-US"/>
        </w:rPr>
      </w:r>
      <w:r w:rsidR="00AE7B9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123FE0">
        <w:rPr>
          <w:rFonts w:ascii="Courier New" w:hAnsi="Courier New" w:cs="Courier New"/>
          <w:sz w:val="24"/>
          <w:szCs w:val="24"/>
          <w:lang w:val="en-US"/>
        </w:rPr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E7B96">
        <w:rPr>
          <w:rFonts w:ascii="Courier New" w:hAnsi="Courier New" w:cs="Courier New"/>
          <w:noProof/>
          <w:sz w:val="24"/>
          <w:szCs w:val="24"/>
          <w:lang w:val="en-US"/>
        </w:rPr>
        <w:t>(15-18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3216F837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Previous evidence has documented the </w:t>
      </w:r>
      <w:r w:rsidR="002B0051">
        <w:rPr>
          <w:rFonts w:ascii="Courier New" w:hAnsi="Courier New" w:cs="Courier New"/>
          <w:sz w:val="24"/>
          <w:szCs w:val="24"/>
          <w:lang w:val="en-US"/>
        </w:rPr>
        <w:t xml:space="preserve">drug-war </w:t>
      </w:r>
      <w:r>
        <w:rPr>
          <w:rFonts w:ascii="Courier New" w:hAnsi="Courier New" w:cs="Courier New"/>
          <w:sz w:val="24"/>
          <w:szCs w:val="24"/>
          <w:lang w:val="en-US"/>
        </w:rPr>
        <w:t>consequences 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E5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AE7B96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E5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AE7B96">
        <w:rPr>
          <w:rFonts w:ascii="Courier New" w:hAnsi="Courier New" w:cs="Courier New"/>
          <w:sz w:val="24"/>
          <w:szCs w:val="24"/>
          <w:lang w:val="en-US"/>
        </w:rPr>
      </w:r>
      <w:r w:rsidR="00AE7B9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E7B96">
        <w:rPr>
          <w:rFonts w:ascii="Courier New" w:hAnsi="Courier New" w:cs="Courier New"/>
          <w:noProof/>
          <w:sz w:val="24"/>
          <w:szCs w:val="24"/>
          <w:lang w:val="en-US"/>
        </w:rPr>
        <w:t>(4, 5, 19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it is of vital relevance under the recent increase </w:t>
      </w:r>
      <w:r w:rsidR="00B17823">
        <w:rPr>
          <w:rFonts w:ascii="Courier New" w:hAnsi="Courier New" w:cs="Courier New"/>
          <w:sz w:val="24"/>
          <w:szCs w:val="24"/>
          <w:lang w:val="en-US"/>
        </w:rPr>
        <w:t xml:space="preserve">of </w:t>
      </w:r>
      <w:r w:rsidR="00B17823">
        <w:rPr>
          <w:rFonts w:ascii="Courier New" w:hAnsi="Courier New" w:cs="Courier New"/>
          <w:sz w:val="24"/>
          <w:szCs w:val="24"/>
          <w:lang w:val="en-US"/>
        </w:rPr>
        <w:lastRenderedPageBreak/>
        <w:t>violence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in the country.</w: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82152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82152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E8215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0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E7B96">
        <w:rPr>
          <w:rFonts w:ascii="Courier New" w:hAnsi="Courier New" w:cs="Courier New"/>
          <w:noProof/>
          <w:sz w:val="24"/>
          <w:szCs w:val="24"/>
          <w:lang w:val="en-US"/>
        </w:rPr>
        <w:t>(3, 20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1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E7B96">
        <w:rPr>
          <w:rFonts w:ascii="Courier New" w:hAnsi="Courier New" w:cs="Courier New"/>
          <w:noProof/>
          <w:sz w:val="24"/>
          <w:szCs w:val="24"/>
          <w:lang w:val="en-US"/>
        </w:rPr>
        <w:t>(21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37234">
        <w:rPr>
          <w:rFonts w:ascii="Courier New" w:hAnsi="Courier New" w:cs="Courier New"/>
          <w:sz w:val="24"/>
          <w:szCs w:val="24"/>
          <w:lang w:val="en-US"/>
        </w:rPr>
        <w:t>women homicide rates could have increased in tandem with</w:t>
      </w:r>
      <w:r w:rsidR="00AE7B96">
        <w:rPr>
          <w:rFonts w:ascii="Courier New" w:hAnsi="Courier New" w:cs="Courier New"/>
          <w:sz w:val="24"/>
          <w:szCs w:val="24"/>
          <w:lang w:val="en-US"/>
        </w:rPr>
        <w:t xml:space="preserve"> an increase in</w:t>
      </w:r>
      <w:r w:rsidR="00037234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 w:rsidR="00F432E1">
        <w:rPr>
          <w:rFonts w:ascii="Courier New" w:hAnsi="Courier New" w:cs="Courier New"/>
          <w:sz w:val="24"/>
          <w:szCs w:val="24"/>
          <w:lang w:val="en-US"/>
        </w:rPr>
        <w:t xml:space="preserve"> distress</w:t>
      </w:r>
      <w:r w:rsidR="00AE7B96">
        <w:rPr>
          <w:rFonts w:ascii="Courier New" w:hAnsi="Courier New" w:cs="Courier New"/>
          <w:sz w:val="24"/>
          <w:szCs w:val="24"/>
          <w:lang w:val="en-US"/>
        </w:rPr>
        <w:t xml:space="preserve"> from those surviving</w:t>
      </w:r>
      <w:r w:rsidR="00037234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20CAD">
        <w:rPr>
          <w:rFonts w:ascii="Courier New" w:hAnsi="Courier New" w:cs="Courier New"/>
          <w:sz w:val="24"/>
          <w:szCs w:val="24"/>
          <w:lang w:val="en-US"/>
        </w:rPr>
        <w:t>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states</w:t>
      </w:r>
      <w:r w:rsidR="00E82152">
        <w:rPr>
          <w:rFonts w:ascii="Courier New" w:hAnsi="Courier New" w:cs="Courier New"/>
          <w:sz w:val="24"/>
          <w:szCs w:val="24"/>
          <w:lang w:val="en-US"/>
        </w:rPr>
        <w:t xml:space="preserve"> that have experienced the highest levels of violence in Mexico</w:t>
      </w:r>
      <w:r w:rsidR="00500022">
        <w:rPr>
          <w:rFonts w:ascii="Courier New" w:hAnsi="Courier New" w:cs="Courier New"/>
          <w:sz w:val="24"/>
          <w:szCs w:val="24"/>
          <w:lang w:val="en-US"/>
        </w:rPr>
        <w:t>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2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E7B96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19402095" w:rsidR="00B24DE3" w:rsidRDefault="002B0051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e aim of this study is to</w:t>
      </w:r>
      <w:r w:rsidR="00C9251B">
        <w:rPr>
          <w:rFonts w:ascii="Courier New" w:hAnsi="Courier New" w:cs="Courier New"/>
          <w:sz w:val="24"/>
          <w:szCs w:val="24"/>
          <w:lang w:val="en-US"/>
        </w:rPr>
        <w:t xml:space="preserve"> analyze the relationship between the increase of violence and its impact through homicides in women with the increase in emotional distress as measured by perceived vulnerability across states in Mexico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r w:rsidR="007C4530">
        <w:rPr>
          <w:rFonts w:ascii="Courier New" w:hAnsi="Courier New" w:cs="Courier New"/>
          <w:sz w:val="24"/>
          <w:szCs w:val="24"/>
          <w:lang w:val="en-US"/>
        </w:rPr>
        <w:t>the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</w:t>
      </w:r>
      <w:r w:rsidR="00AE7B96">
        <w:rPr>
          <w:rFonts w:ascii="Courier New" w:hAnsi="Courier New" w:cs="Courier New"/>
          <w:sz w:val="24"/>
          <w:szCs w:val="24"/>
          <w:lang w:val="en-US"/>
        </w:rPr>
        <w:t>f</w:t>
      </w:r>
      <w:r w:rsidR="007C4530">
        <w:rPr>
          <w:rFonts w:ascii="Courier New" w:hAnsi="Courier New" w:cs="Courier New"/>
          <w:sz w:val="24"/>
          <w:szCs w:val="24"/>
          <w:lang w:val="en-US"/>
        </w:rPr>
        <w:t>ect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 w:rsidR="00897D66">
        <w:rPr>
          <w:rFonts w:ascii="Courier New" w:hAnsi="Courier New" w:cs="Courier New"/>
          <w:sz w:val="24"/>
          <w:szCs w:val="24"/>
          <w:lang w:val="en-US"/>
        </w:rPr>
        <w:t>,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3, 24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E7B96">
        <w:rPr>
          <w:rFonts w:ascii="Courier New" w:hAnsi="Courier New" w:cs="Courier New"/>
          <w:noProof/>
          <w:sz w:val="24"/>
          <w:szCs w:val="24"/>
          <w:lang w:val="en-US"/>
        </w:rPr>
        <w:t>(23, 24)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on women’s health.</w:t>
      </w:r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6C08EFB0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2C039CD1" w14:textId="6FF59BF7" w:rsidR="00EC36A7" w:rsidRDefault="001416EF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1416EF">
        <w:rPr>
          <w:rFonts w:ascii="Courier New" w:hAnsi="Courier New" w:cs="Courier New"/>
          <w:sz w:val="24"/>
          <w:szCs w:val="24"/>
          <w:lang w:val="en-US"/>
        </w:rPr>
        <w:t>We use</w:t>
      </w:r>
      <w:r w:rsidR="00AC062C">
        <w:rPr>
          <w:rFonts w:ascii="Courier New" w:hAnsi="Courier New" w:cs="Courier New"/>
          <w:sz w:val="24"/>
          <w:szCs w:val="24"/>
          <w:lang w:val="en-US"/>
        </w:rPr>
        <w:t>d data on homicides from publicly available files through the Mexican National Institute of Statistics.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C062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C062C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These files include information on cause of dea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using the International Classification of Diseases 10</w:t>
      </w:r>
      <w:r w:rsidR="00F63F55" w:rsidRPr="00F63F55">
        <w:rPr>
          <w:rFonts w:ascii="Courier New" w:hAnsi="Courier New" w:cs="Courier New"/>
          <w:sz w:val="24"/>
          <w:szCs w:val="24"/>
          <w:vertAlign w:val="superscript"/>
          <w:lang w:val="en-US"/>
        </w:rPr>
        <w:t>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revision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(ICD-10) 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by age, sex, state of residence in a given year. </w:t>
      </w:r>
      <w:r w:rsidR="00F74676">
        <w:rPr>
          <w:rFonts w:ascii="Courier New" w:hAnsi="Courier New" w:cs="Courier New"/>
          <w:sz w:val="24"/>
          <w:szCs w:val="24"/>
          <w:lang w:val="en-US"/>
        </w:rPr>
        <w:t>Population estimates come from the Mexican Population Council and were corrected for completeness, age misstatement, and international migration.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E7B9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NAPO&lt;/Author&gt;&lt;Year&gt;2017&lt;/Year&gt;&lt;RecNum&gt;94&lt;/RecNum&gt;&lt;DisplayText&gt;(25)&lt;/DisplayText&gt;&lt;record&gt;&lt;rec-number&gt;94&lt;/rec-number&gt;&lt;foreign-keys&gt;&lt;key app="EN" db-id="vtvfa0a0wwspxdezrw7x90p9t955pdvpdrw2" timestamp="0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E7B96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74676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6486E54E" w14:textId="73906AC9" w:rsidR="007E6A33" w:rsidRDefault="007E6A3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Describe ENVIPE.</w:t>
      </w:r>
      <w:bookmarkStart w:id="0" w:name="_GoBack"/>
      <w:bookmarkEnd w:id="0"/>
    </w:p>
    <w:p w14:paraId="2DE0128C" w14:textId="664456E4" w:rsidR="001416EF" w:rsidRDefault="00EC36A7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Methods.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C062C">
        <w:rPr>
          <w:rFonts w:ascii="Courier New" w:hAnsi="Courier New" w:cs="Courier New"/>
          <w:sz w:val="24"/>
          <w:szCs w:val="24"/>
          <w:lang w:val="en-US"/>
        </w:rPr>
        <w:t>We computed age-standardized homicide rates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(ICD-10 codes X85-Y09)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for women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between age</w:t>
      </w:r>
      <w:r w:rsidR="00F74676">
        <w:rPr>
          <w:rFonts w:ascii="Courier New" w:hAnsi="Courier New" w:cs="Courier New"/>
          <w:sz w:val="24"/>
          <w:szCs w:val="24"/>
          <w:lang w:val="en-US"/>
        </w:rPr>
        <w:t>s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15 and 65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using the 2005 nationa</w:t>
      </w:r>
      <w:r w:rsidR="00DF3DDF">
        <w:rPr>
          <w:rFonts w:ascii="Courier New" w:hAnsi="Courier New" w:cs="Courier New"/>
          <w:sz w:val="24"/>
          <w:szCs w:val="24"/>
          <w:lang w:val="en-US"/>
        </w:rPr>
        <w:t>l female population as standard.</w:t>
      </w:r>
    </w:p>
    <w:p w14:paraId="66C64C42" w14:textId="105D30EF" w:rsidR="00EC36A7" w:rsidRPr="00EC36A7" w:rsidRDefault="00EC36A7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Limitations</w:t>
      </w:r>
      <w:r>
        <w:rPr>
          <w:rFonts w:ascii="Courier New" w:hAnsi="Courier New" w:cs="Courier New"/>
          <w:b/>
          <w:sz w:val="24"/>
          <w:szCs w:val="24"/>
          <w:lang w:val="en-US"/>
        </w:rPr>
        <w:t xml:space="preserve"> </w:t>
      </w:r>
      <w:r w:rsidRPr="00EC36A7">
        <w:rPr>
          <w:rFonts w:ascii="Courier New" w:hAnsi="Courier New" w:cs="Courier New"/>
          <w:sz w:val="24"/>
          <w:szCs w:val="24"/>
          <w:lang w:val="en-US"/>
        </w:rPr>
        <w:t>The limitations of our study should be mentioned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2B04E8CC" w14:textId="7C9EE583" w:rsidR="001B718C" w:rsidRPr="00EE05FA" w:rsidRDefault="001804A1" w:rsidP="00EE05FA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2453A380" w14:textId="53738A40" w:rsidR="00AE7B96" w:rsidRPr="00AE7B96" w:rsidRDefault="00C01485" w:rsidP="00AE7B96">
      <w:pPr>
        <w:pStyle w:val="EndNoteBibliography"/>
        <w:spacing w:after="0"/>
      </w:pPr>
      <w:r w:rsidRPr="00342547">
        <w:rPr>
          <w:rFonts w:ascii="Courier New" w:hAnsi="Courier New" w:cs="Courier New"/>
          <w:b/>
          <w:sz w:val="24"/>
          <w:szCs w:val="24"/>
        </w:rPr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AE7B96" w:rsidRPr="00AE7B96">
        <w:t>1.</w:t>
      </w:r>
      <w:r w:rsidR="00AE7B96" w:rsidRPr="00AE7B96">
        <w:tab/>
        <w:t xml:space="preserve">Institute of Health Metrics and Evaluation. GBD cause patterns- intentional injuries </w:t>
      </w:r>
      <w:hyperlink r:id="rId9" w:history="1">
        <w:r w:rsidR="00AE7B96" w:rsidRPr="00AE7B96">
          <w:rPr>
            <w:rStyle w:val="Hyperlink"/>
          </w:rPr>
          <w:t>https://vizhub.healthdata.org/gbd-compare/2018</w:t>
        </w:r>
      </w:hyperlink>
      <w:r w:rsidR="00AE7B96" w:rsidRPr="00AE7B96">
        <w:t xml:space="preserve"> [Available from: </w:t>
      </w:r>
      <w:hyperlink r:id="rId10" w:history="1">
        <w:r w:rsidR="00AE7B96" w:rsidRPr="00AE7B96">
          <w:rPr>
            <w:rStyle w:val="Hyperlink"/>
          </w:rPr>
          <w:t>https://vizhub.healthdata.org/gbd-compare/</w:t>
        </w:r>
      </w:hyperlink>
      <w:r w:rsidR="00AE7B96" w:rsidRPr="00AE7B96">
        <w:t>.</w:t>
      </w:r>
    </w:p>
    <w:p w14:paraId="7528E753" w14:textId="77777777" w:rsidR="00AE7B96" w:rsidRPr="00AE7B96" w:rsidRDefault="00AE7B96" w:rsidP="00AE7B96">
      <w:pPr>
        <w:pStyle w:val="EndNoteBibliography"/>
        <w:spacing w:after="0"/>
      </w:pPr>
      <w:r w:rsidRPr="00AE7B96">
        <w:t>2.</w:t>
      </w:r>
      <w:r w:rsidRPr="00AE7B96">
        <w:tab/>
        <w:t>United Nations Office on Drugs and Crime. Global study on homicide 2013: trends, contexts, data: UNODC; 2014.</w:t>
      </w:r>
    </w:p>
    <w:p w14:paraId="4C7565CC" w14:textId="0B08F4EA" w:rsidR="00AE7B96" w:rsidRPr="00AE7B96" w:rsidRDefault="00AE7B96" w:rsidP="00AE7B96">
      <w:pPr>
        <w:pStyle w:val="EndNoteBibliography"/>
        <w:spacing w:after="0"/>
      </w:pPr>
      <w:r w:rsidRPr="00AE7B96">
        <w:t>3.</w:t>
      </w:r>
      <w:r w:rsidRPr="00AE7B96">
        <w:tab/>
        <w:t xml:space="preserve">Mexican National Institue of Statistics (INEGI). National Institute of Statistics: Micro-data files on mortality data 1995-2017 2018 [Available from: </w:t>
      </w:r>
      <w:hyperlink r:id="rId11" w:history="1">
        <w:r w:rsidRPr="00AE7B96">
          <w:rPr>
            <w:rStyle w:val="Hyperlink"/>
          </w:rPr>
          <w:t>http://www.beta.inegi.org.mx/proyectos/registros/vitales/mortalidad/default.html</w:t>
        </w:r>
      </w:hyperlink>
      <w:r w:rsidRPr="00AE7B96">
        <w:t>.</w:t>
      </w:r>
    </w:p>
    <w:p w14:paraId="785D418D" w14:textId="77777777" w:rsidR="00AE7B96" w:rsidRPr="00AE7B96" w:rsidRDefault="00AE7B96" w:rsidP="00AE7B96">
      <w:pPr>
        <w:pStyle w:val="EndNoteBibliography"/>
        <w:spacing w:after="0"/>
      </w:pPr>
      <w:r w:rsidRPr="00AE7B96">
        <w:t>4.</w:t>
      </w:r>
      <w:r w:rsidRPr="00AE7B96">
        <w:tab/>
        <w:t>Gamlin J. Violence and homicide in Mexico: a global health issue. The Lancet. 2015;385(9968):605-6.</w:t>
      </w:r>
    </w:p>
    <w:p w14:paraId="0B8D02E6" w14:textId="77777777" w:rsidR="00AE7B96" w:rsidRPr="00AE7B96" w:rsidRDefault="00AE7B96" w:rsidP="00AE7B96">
      <w:pPr>
        <w:pStyle w:val="EndNoteBibliography"/>
        <w:spacing w:after="0"/>
      </w:pPr>
      <w:r w:rsidRPr="00AE7B96">
        <w:t>5.</w:t>
      </w:r>
      <w:r w:rsidRPr="00AE7B96"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17DDA2F0" w14:textId="77777777" w:rsidR="00AE7B96" w:rsidRPr="00AE7B96" w:rsidRDefault="00AE7B96" w:rsidP="00AE7B96">
      <w:pPr>
        <w:pStyle w:val="EndNoteBibliography"/>
        <w:spacing w:after="0"/>
      </w:pPr>
      <w:r w:rsidRPr="00AE7B96">
        <w:t>6.</w:t>
      </w:r>
      <w:r w:rsidRPr="00AE7B96"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71355959" w14:textId="77777777" w:rsidR="00AE7B96" w:rsidRPr="00AE7B96" w:rsidRDefault="00AE7B96" w:rsidP="00AE7B96">
      <w:pPr>
        <w:pStyle w:val="EndNoteBibliography"/>
        <w:spacing w:after="0"/>
      </w:pPr>
      <w:r w:rsidRPr="00AE7B96">
        <w:t>7.</w:t>
      </w:r>
      <w:r w:rsidRPr="00AE7B96">
        <w:tab/>
        <w:t>Mikton CR, Butchart A, Dahlberg LL, Krug EG. Global status report on violence prevention 2014. American journal of preventive medicine. 2016;50(5):652-9.</w:t>
      </w:r>
    </w:p>
    <w:p w14:paraId="30A88DD5" w14:textId="77777777" w:rsidR="00AE7B96" w:rsidRPr="00AE7B96" w:rsidRDefault="00AE7B96" w:rsidP="00AE7B96">
      <w:pPr>
        <w:pStyle w:val="EndNoteBibliography"/>
        <w:spacing w:after="0"/>
      </w:pPr>
      <w:r w:rsidRPr="00AE7B96">
        <w:t>8.</w:t>
      </w:r>
      <w:r w:rsidRPr="00AE7B96">
        <w:tab/>
        <w:t>Davidson JR, Hughes DC, George LK, Blazer DG. The association of sexual assault and attempted suicide within the community. Archives of general psychiatry. 1996;53(6):550-5.</w:t>
      </w:r>
    </w:p>
    <w:p w14:paraId="458C44BD" w14:textId="77777777" w:rsidR="00AE7B96" w:rsidRPr="00AE7B96" w:rsidRDefault="00AE7B96" w:rsidP="00AE7B96">
      <w:pPr>
        <w:pStyle w:val="EndNoteBibliography"/>
        <w:spacing w:after="0"/>
      </w:pPr>
      <w:r w:rsidRPr="00AE7B96">
        <w:t>9.</w:t>
      </w:r>
      <w:r w:rsidRPr="00AE7B96"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790F75E5" w14:textId="77777777" w:rsidR="00AE7B96" w:rsidRPr="00AE7B96" w:rsidRDefault="00AE7B96" w:rsidP="00AE7B96">
      <w:pPr>
        <w:pStyle w:val="EndNoteBibliography"/>
        <w:spacing w:after="0"/>
      </w:pPr>
      <w:r w:rsidRPr="00AE7B96">
        <w:t>10.</w:t>
      </w:r>
      <w:r w:rsidRPr="00AE7B96">
        <w:tab/>
        <w:t>Heise L, Ellsberg M, Gottemoeller M. Ending violence against women. Population reports. 1999;27(4):1-.</w:t>
      </w:r>
    </w:p>
    <w:p w14:paraId="7119A113" w14:textId="77777777" w:rsidR="00AE7B96" w:rsidRPr="00AE7B96" w:rsidRDefault="00AE7B96" w:rsidP="00AE7B96">
      <w:pPr>
        <w:pStyle w:val="EndNoteBibliography"/>
        <w:spacing w:after="0"/>
      </w:pPr>
      <w:r w:rsidRPr="00AE7B96">
        <w:t>11.</w:t>
      </w:r>
      <w:r w:rsidRPr="00AE7B96">
        <w:tab/>
        <w:t>Wiederman MW, Sansone RA, Sansone LA. History of trauma and attempted suicide among women in a primary care setting. Violence and Victims. 1998;13(1):3.</w:t>
      </w:r>
    </w:p>
    <w:p w14:paraId="07FD5425" w14:textId="77777777" w:rsidR="00AE7B96" w:rsidRPr="00AE7B96" w:rsidRDefault="00AE7B96" w:rsidP="00AE7B96">
      <w:pPr>
        <w:pStyle w:val="EndNoteBibliography"/>
        <w:spacing w:after="0"/>
      </w:pPr>
      <w:r w:rsidRPr="00AE7B96">
        <w:t>12.</w:t>
      </w:r>
      <w:r w:rsidRPr="00AE7B96">
        <w:tab/>
        <w:t>Buka SL, Stichick TL, Birdthistle I, Earls FJ. Youth exposure to violence: Prevalence, risks, and consequences. American Journal of Orthopsychiatry. 2001;71(3):298-310.</w:t>
      </w:r>
    </w:p>
    <w:p w14:paraId="17204ACD" w14:textId="77777777" w:rsidR="00AE7B96" w:rsidRPr="00AE7B96" w:rsidRDefault="00AE7B96" w:rsidP="00AE7B96">
      <w:pPr>
        <w:pStyle w:val="EndNoteBibliography"/>
        <w:spacing w:after="0"/>
      </w:pPr>
      <w:r w:rsidRPr="00AE7B96">
        <w:t>13.</w:t>
      </w:r>
      <w:r w:rsidRPr="00AE7B96">
        <w:tab/>
        <w:t>Brookmeyer KA, Henrich CC, Schwab‐Stone M. Adolescents who witness community violence: Can parent support and prosocial cognitions protect them from committing violence? Child development. 2005;76(4):917-29.</w:t>
      </w:r>
    </w:p>
    <w:p w14:paraId="24D486E9" w14:textId="77777777" w:rsidR="00AE7B96" w:rsidRPr="00AE7B96" w:rsidRDefault="00AE7B96" w:rsidP="00AE7B96">
      <w:pPr>
        <w:pStyle w:val="EndNoteBibliography"/>
        <w:spacing w:after="0"/>
      </w:pPr>
      <w:r w:rsidRPr="00AE7B96">
        <w:t>14.</w:t>
      </w:r>
      <w:r w:rsidRPr="00AE7B96"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29FE3673" w14:textId="77777777" w:rsidR="00AE7B96" w:rsidRPr="00AE7B96" w:rsidRDefault="00AE7B96" w:rsidP="00AE7B96">
      <w:pPr>
        <w:pStyle w:val="EndNoteBibliography"/>
        <w:spacing w:after="0"/>
      </w:pPr>
      <w:r w:rsidRPr="00AE7B96">
        <w:t>15.</w:t>
      </w:r>
      <w:r w:rsidRPr="00AE7B96">
        <w:tab/>
        <w:t>Ríos V. Why did Mexico become so violent? A self-reinforcing violent equilibrium caused by competition and enforcement. Trends in organized crime. 2013;16(2):138-55.</w:t>
      </w:r>
    </w:p>
    <w:p w14:paraId="44DB07F7" w14:textId="77777777" w:rsidR="00AE7B96" w:rsidRPr="00AE7B96" w:rsidRDefault="00AE7B96" w:rsidP="00AE7B96">
      <w:pPr>
        <w:pStyle w:val="EndNoteBibliography"/>
        <w:spacing w:after="0"/>
      </w:pPr>
      <w:r w:rsidRPr="00AE7B96">
        <w:t>16.</w:t>
      </w:r>
      <w:r w:rsidRPr="00AE7B96">
        <w:tab/>
        <w:t>Csete J, Kamarulzaman A, Kazatchkine M, Altice F, Balicki M, Buxton J, et al. Public health and international drug policy. The Lancet. 2016;387(10026):1427-80.</w:t>
      </w:r>
    </w:p>
    <w:p w14:paraId="5F400593" w14:textId="77777777" w:rsidR="00AE7B96" w:rsidRPr="00AE7B96" w:rsidRDefault="00AE7B96" w:rsidP="00AE7B96">
      <w:pPr>
        <w:pStyle w:val="EndNoteBibliography"/>
        <w:spacing w:after="0"/>
      </w:pPr>
      <w:r w:rsidRPr="00AE7B96">
        <w:t>17.</w:t>
      </w:r>
      <w:r w:rsidRPr="00AE7B96">
        <w:tab/>
        <w:t>Heinle K, Ferreira OR, Shirk DA. Drug violence in Mexico. Data an. 2014.</w:t>
      </w:r>
    </w:p>
    <w:p w14:paraId="3C92C0E6" w14:textId="77777777" w:rsidR="00AE7B96" w:rsidRPr="00AE7B96" w:rsidRDefault="00AE7B96" w:rsidP="00AE7B96">
      <w:pPr>
        <w:pStyle w:val="EndNoteBibliography"/>
        <w:spacing w:after="0"/>
      </w:pPr>
      <w:r w:rsidRPr="00AE7B96">
        <w:t>18.</w:t>
      </w:r>
      <w:r w:rsidRPr="00AE7B96">
        <w:tab/>
        <w:t>Godlee F, Hurley R. The war on drugs has failed: doctors should lead calls for drug policy reform. BMJ: British Medical Journal (Online). 2016;355.</w:t>
      </w:r>
    </w:p>
    <w:p w14:paraId="7B307BBB" w14:textId="77777777" w:rsidR="00AE7B96" w:rsidRPr="00AE7B96" w:rsidRDefault="00AE7B96" w:rsidP="00AE7B96">
      <w:pPr>
        <w:pStyle w:val="EndNoteBibliography"/>
        <w:spacing w:after="0"/>
      </w:pPr>
      <w:r w:rsidRPr="00AE7B96">
        <w:lastRenderedPageBreak/>
        <w:t>19.</w:t>
      </w:r>
      <w:r w:rsidRPr="00AE7B96"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55C8D366" w14:textId="77777777" w:rsidR="00AE7B96" w:rsidRPr="00AE7B96" w:rsidRDefault="00AE7B96" w:rsidP="00AE7B96">
      <w:pPr>
        <w:pStyle w:val="EndNoteBibliography"/>
        <w:spacing w:after="0"/>
      </w:pPr>
      <w:r w:rsidRPr="00AE7B96">
        <w:t>20.</w:t>
      </w:r>
      <w:r w:rsidRPr="00AE7B96">
        <w:tab/>
        <w:t>Espinal-Enríquez J, Larralde H. Analysis of México’s Narco-War Network (2007–2011). PloS one. 2015;10(5):e0126503.</w:t>
      </w:r>
    </w:p>
    <w:p w14:paraId="5D23033A" w14:textId="77777777" w:rsidR="00AE7B96" w:rsidRPr="00AE7B96" w:rsidRDefault="00AE7B96" w:rsidP="00AE7B96">
      <w:pPr>
        <w:pStyle w:val="EndNoteBibliography"/>
        <w:spacing w:after="0"/>
      </w:pPr>
      <w:r w:rsidRPr="00AE7B96">
        <w:t>21.</w:t>
      </w:r>
      <w:r w:rsidRPr="00AE7B96">
        <w:tab/>
        <w:t>Romero Mendoza MP, Gómez-Dantés H, Manríquez Montiel Q, Saldívar Hernández GJ, Campuzano Rincón JC, Lozano R, et al. The invisible burden of violence against girls and young women in Mexico: 1990 to 2015. Journal of interpersonal violence. 2018:0886260517753851.</w:t>
      </w:r>
    </w:p>
    <w:p w14:paraId="70DD2F80" w14:textId="77777777" w:rsidR="00AE7B96" w:rsidRPr="00AE7B96" w:rsidRDefault="00AE7B96" w:rsidP="00AE7B96">
      <w:pPr>
        <w:pStyle w:val="EndNoteBibliography"/>
        <w:spacing w:after="0"/>
      </w:pPr>
      <w:r w:rsidRPr="00AE7B96">
        <w:t>22.</w:t>
      </w:r>
      <w:r w:rsidRPr="00AE7B96">
        <w:tab/>
        <w:t>Corradi C, Marcuello-Servós C, Boira S, Weil S. Theories of femicide and their significance for social research. Current sociology. 2016;64(7):975-95.</w:t>
      </w:r>
    </w:p>
    <w:p w14:paraId="32607DBC" w14:textId="77777777" w:rsidR="00AE7B96" w:rsidRPr="00AE7B96" w:rsidRDefault="00AE7B96" w:rsidP="00AE7B96">
      <w:pPr>
        <w:pStyle w:val="EndNoteBibliography"/>
        <w:spacing w:after="0"/>
      </w:pPr>
      <w:r w:rsidRPr="00AE7B96">
        <w:t>23.</w:t>
      </w:r>
      <w:r w:rsidRPr="00AE7B96">
        <w:tab/>
        <w:t>Miller TR, Cohen MA, Rossman SB. Victim costs of violent crime and resulting injuries. Health Affairs. 1993;12(4):186-97.</w:t>
      </w:r>
    </w:p>
    <w:p w14:paraId="55B6A668" w14:textId="77777777" w:rsidR="00AE7B96" w:rsidRPr="00AE7B96" w:rsidRDefault="00AE7B96" w:rsidP="00AE7B96">
      <w:pPr>
        <w:pStyle w:val="EndNoteBibliography"/>
        <w:spacing w:after="0"/>
      </w:pPr>
      <w:r w:rsidRPr="00AE7B96">
        <w:t>24.</w:t>
      </w:r>
      <w:r w:rsidRPr="00AE7B96">
        <w:tab/>
        <w:t>Butchart A, Mikton C. Global status report on violence prevention, 2014. 2014.</w:t>
      </w:r>
    </w:p>
    <w:p w14:paraId="2F110A18" w14:textId="1F71D78A" w:rsidR="00AE7B96" w:rsidRPr="00AE7B96" w:rsidRDefault="00AE7B96" w:rsidP="00AE7B96">
      <w:pPr>
        <w:pStyle w:val="EndNoteBibliography"/>
      </w:pPr>
      <w:r w:rsidRPr="00AE7B96">
        <w:t>25.</w:t>
      </w:r>
      <w:r w:rsidRPr="00AE7B96">
        <w:tab/>
        <w:t xml:space="preserve">CONAPO. Mexican Population Council: Population estimates. 2017 [Available from: </w:t>
      </w:r>
      <w:hyperlink r:id="rId12" w:history="1">
        <w:r w:rsidRPr="00AE7B96">
          <w:rPr>
            <w:rStyle w:val="Hyperlink"/>
          </w:rPr>
          <w:t>https://datos.gob.mx/busca/dataset/activity/proyecciones-de-la-poblacion-de-mexico</w:t>
        </w:r>
      </w:hyperlink>
      <w:r w:rsidRPr="00AE7B96">
        <w:t>.</w:t>
      </w:r>
    </w:p>
    <w:p w14:paraId="71BB1766" w14:textId="17334D69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3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1452533" w14:textId="77777777" w:rsidR="00816D96" w:rsidRDefault="00816D96" w:rsidP="004D0039">
      <w:pPr>
        <w:spacing w:after="0" w:line="240" w:lineRule="auto"/>
      </w:pPr>
      <w:r>
        <w:separator/>
      </w:r>
    </w:p>
  </w:endnote>
  <w:endnote w:type="continuationSeparator" w:id="0">
    <w:p w14:paraId="1A811B0B" w14:textId="77777777" w:rsidR="00816D96" w:rsidRDefault="00816D96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3404A9A6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642B0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8DC6F5A" w14:textId="77777777" w:rsidR="00816D96" w:rsidRDefault="00816D96" w:rsidP="004D0039">
      <w:pPr>
        <w:spacing w:after="0" w:line="240" w:lineRule="auto"/>
      </w:pPr>
      <w:r>
        <w:separator/>
      </w:r>
    </w:p>
  </w:footnote>
  <w:footnote w:type="continuationSeparator" w:id="0">
    <w:p w14:paraId="35060A32" w14:textId="77777777" w:rsidR="00816D96" w:rsidRDefault="00816D96" w:rsidP="004D00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4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94&lt;/item&gt;&lt;item&gt;100&lt;/item&gt;&lt;item&gt;106&lt;/item&gt;&lt;item&gt;114&lt;/item&gt;&lt;item&gt;121&lt;/item&gt;&lt;item&gt;122&lt;/item&gt;&lt;item&gt;125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4686"/>
    <w:rsid w:val="00083007"/>
    <w:rsid w:val="00090B38"/>
    <w:rsid w:val="000A5322"/>
    <w:rsid w:val="000C63FA"/>
    <w:rsid w:val="00123FE0"/>
    <w:rsid w:val="001416EF"/>
    <w:rsid w:val="001804A1"/>
    <w:rsid w:val="001B718C"/>
    <w:rsid w:val="001D164E"/>
    <w:rsid w:val="002169F6"/>
    <w:rsid w:val="00246398"/>
    <w:rsid w:val="00257D18"/>
    <w:rsid w:val="002927C4"/>
    <w:rsid w:val="00294983"/>
    <w:rsid w:val="002B0051"/>
    <w:rsid w:val="002B0BA1"/>
    <w:rsid w:val="002B6901"/>
    <w:rsid w:val="002D20C5"/>
    <w:rsid w:val="002F29D6"/>
    <w:rsid w:val="00303803"/>
    <w:rsid w:val="00307049"/>
    <w:rsid w:val="00332308"/>
    <w:rsid w:val="00336842"/>
    <w:rsid w:val="00342547"/>
    <w:rsid w:val="00366F26"/>
    <w:rsid w:val="00400096"/>
    <w:rsid w:val="004018C3"/>
    <w:rsid w:val="00457CCD"/>
    <w:rsid w:val="00494642"/>
    <w:rsid w:val="004B1D3C"/>
    <w:rsid w:val="004C224B"/>
    <w:rsid w:val="004D0039"/>
    <w:rsid w:val="004E1E99"/>
    <w:rsid w:val="004F76CF"/>
    <w:rsid w:val="00500022"/>
    <w:rsid w:val="0051410B"/>
    <w:rsid w:val="0054018E"/>
    <w:rsid w:val="005461DE"/>
    <w:rsid w:val="00546DA6"/>
    <w:rsid w:val="00546DC1"/>
    <w:rsid w:val="005E030B"/>
    <w:rsid w:val="005F29D6"/>
    <w:rsid w:val="00646833"/>
    <w:rsid w:val="006768D6"/>
    <w:rsid w:val="006B0B11"/>
    <w:rsid w:val="006E14B1"/>
    <w:rsid w:val="006E5E11"/>
    <w:rsid w:val="006F55CD"/>
    <w:rsid w:val="006F7DA6"/>
    <w:rsid w:val="007A0FDF"/>
    <w:rsid w:val="007B2301"/>
    <w:rsid w:val="007B6E18"/>
    <w:rsid w:val="007C4530"/>
    <w:rsid w:val="007E0CB9"/>
    <w:rsid w:val="007E6A33"/>
    <w:rsid w:val="00816A6C"/>
    <w:rsid w:val="00816D96"/>
    <w:rsid w:val="0082148B"/>
    <w:rsid w:val="00823F83"/>
    <w:rsid w:val="00827C93"/>
    <w:rsid w:val="00860A2F"/>
    <w:rsid w:val="00865EB1"/>
    <w:rsid w:val="008873C8"/>
    <w:rsid w:val="00897D66"/>
    <w:rsid w:val="008B45EA"/>
    <w:rsid w:val="00901CA1"/>
    <w:rsid w:val="00945E12"/>
    <w:rsid w:val="009755B1"/>
    <w:rsid w:val="00980912"/>
    <w:rsid w:val="009A1F5D"/>
    <w:rsid w:val="009C14E3"/>
    <w:rsid w:val="009D6B74"/>
    <w:rsid w:val="00A060A1"/>
    <w:rsid w:val="00A438FC"/>
    <w:rsid w:val="00A90CF8"/>
    <w:rsid w:val="00A92A21"/>
    <w:rsid w:val="00AC062C"/>
    <w:rsid w:val="00AE7B96"/>
    <w:rsid w:val="00B034DE"/>
    <w:rsid w:val="00B17823"/>
    <w:rsid w:val="00B24DE3"/>
    <w:rsid w:val="00B31F55"/>
    <w:rsid w:val="00B45715"/>
    <w:rsid w:val="00B527F3"/>
    <w:rsid w:val="00B617BA"/>
    <w:rsid w:val="00B84EE2"/>
    <w:rsid w:val="00B86EE0"/>
    <w:rsid w:val="00BA7F8B"/>
    <w:rsid w:val="00BF41E5"/>
    <w:rsid w:val="00C01485"/>
    <w:rsid w:val="00C25BAC"/>
    <w:rsid w:val="00C42296"/>
    <w:rsid w:val="00C63549"/>
    <w:rsid w:val="00C87604"/>
    <w:rsid w:val="00C9251B"/>
    <w:rsid w:val="00CA75F9"/>
    <w:rsid w:val="00CF17F7"/>
    <w:rsid w:val="00D11AEA"/>
    <w:rsid w:val="00D269D1"/>
    <w:rsid w:val="00D27B2E"/>
    <w:rsid w:val="00D37891"/>
    <w:rsid w:val="00D57249"/>
    <w:rsid w:val="00DF3DDF"/>
    <w:rsid w:val="00E2502C"/>
    <w:rsid w:val="00E33941"/>
    <w:rsid w:val="00E43DF7"/>
    <w:rsid w:val="00E642B0"/>
    <w:rsid w:val="00E82152"/>
    <w:rsid w:val="00EC36A7"/>
    <w:rsid w:val="00ED38BE"/>
    <w:rsid w:val="00EE05FA"/>
    <w:rsid w:val="00EF45C0"/>
    <w:rsid w:val="00F2354B"/>
    <w:rsid w:val="00F3300E"/>
    <w:rsid w:val="00F371D5"/>
    <w:rsid w:val="00F42F96"/>
    <w:rsid w:val="00F432E1"/>
    <w:rsid w:val="00F46B46"/>
    <w:rsid w:val="00F63F55"/>
    <w:rsid w:val="00F74676"/>
    <w:rsid w:val="00FB0961"/>
    <w:rsid w:val="00FB43D1"/>
    <w:rsid w:val="00FC1188"/>
    <w:rsid w:val="00FC1A0D"/>
    <w:rsid w:val="00FC7D58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  <w:style w:type="character" w:styleId="CommentReference">
    <w:name w:val="annotation reference"/>
    <w:basedOn w:val="DefaultParagraphFont"/>
    <w:uiPriority w:val="99"/>
    <w:semiHidden/>
    <w:unhideWhenUsed/>
    <w:rsid w:val="00C925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925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9251B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925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9251B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9251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9251B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hyperlink" Target="https://datos.gob.mx/busca/dataset/activity/proyecciones-de-la-poblacion-de-mexico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beta.inegi.org.mx/proyectos/registros/vitales/mortalidad/default.html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vizhub.healthdata.org/gbd-compare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vizhub.healthdata.org/gbd-compare/2018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645206-C30B-429C-8D1E-496E9F2C7A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1</TotalTime>
  <Pages>1</Pages>
  <Words>4118</Words>
  <Characters>23478</Characters>
  <Application>Microsoft Office Word</Application>
  <DocSecurity>0</DocSecurity>
  <Lines>195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65</cp:revision>
  <dcterms:created xsi:type="dcterms:W3CDTF">2018-07-09T10:56:00Z</dcterms:created>
  <dcterms:modified xsi:type="dcterms:W3CDTF">2018-08-28T13:31:00Z</dcterms:modified>
</cp:coreProperties>
</file>